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word/_rels/document.xml.rels" ContentType="application/vnd.openxmlformats-package.relationships+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document.xml" ContentType="application/vnd.openxmlformats-officedocument.wordprocessingml.document.mai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pPr>
      <w:r>
        <w:rPr/>
        <w:t xml:space="preserve">Data </w:t>
      </w:r>
      <w:bookmarkStart w:id="0" w:name="__UnoMark__60_1441712592"/>
      <w:bookmarkStart w:id="1" w:name="__UnoMark__59_1441712592"/>
      <w:bookmarkStart w:id="2" w:name="Mendeley_Bookmark_Pcz2bcyNh3"/>
      <w:bookmarkStart w:id="3" w:name="__UnoMark__57_1441712592"/>
      <w:bookmarkStart w:id="4" w:name="Mendeley_Bookmark_KkJa5Vhaiw"/>
      <w:r>
        <w:rPr>
          <w:position w:val="0"/>
          <w:sz w:val="24"/>
          <w:vertAlign w:val="baseline"/>
        </w:rPr>
        <w:t>(Kusuma dkk., 2017).</w:t>
      </w:r>
      <w:bookmarkEnd w:id="0"/>
      <w:bookmarkEnd w:id="1"/>
      <w:bookmarkEnd w:id="2"/>
      <w:bookmarkEnd w:id="3"/>
      <w:bookmarkEnd w:id="4"/>
    </w:p>
    <w:p>
      <w:pPr>
        <w:pStyle w:val="Normal"/>
        <w:rPr>
          <w:position w:val="0"/>
          <w:sz w:val="24"/>
          <w:vertAlign w:val="baseline"/>
        </w:rPr>
      </w:pPr>
      <w:r>
        <w:rPr/>
      </w:r>
    </w:p>
    <w:p>
      <w:pPr>
        <w:pStyle w:val="Normal"/>
        <w:rPr/>
      </w:pPr>
      <w:r>
        <w:rPr/>
        <w:t>⁠</w:t>
      </w:r>
    </w:p>
    <w:p>
      <w:pPr>
        <w:pStyle w:val="Normal"/>
        <w:rPr/>
      </w:pPr>
      <w:r>
        <w:rPr/>
      </w:r>
    </w:p>
    <w:p>
      <w:pPr>
        <w:pStyle w:val="Normal"/>
        <w:rPr/>
      </w:pPr>
      <w:r>
        <w:rPr/>
      </w:r>
    </w:p>
    <w:p>
      <w:pPr>
        <w:pStyle w:val="Normal"/>
        <w:rPr/>
      </w:pPr>
      <w:r>
        <w:rPr/>
      </w:r>
    </w:p>
    <w:p>
      <w:pPr>
        <w:pStyle w:val="Normal"/>
        <w:rPr/>
      </w:pPr>
      <w:r>
        <w:rPr/>
        <w:t xml:space="preserve"> </w:t>
      </w:r>
    </w:p>
    <w:p>
      <w:pPr>
        <w:pStyle w:val="Normal"/>
        <w:rPr/>
      </w:pPr>
      <w:r>
        <w:rPr/>
        <w:t xml:space="preserve">  </w:t>
      </w:r>
    </w:p>
    <w:p>
      <w:pPr>
        <w:pStyle w:val="Normal"/>
        <w:rPr/>
      </w:pPr>
      <w:r>
        <w:rPr/>
        <w:t xml:space="preserve"> </w:t>
      </w:r>
    </w:p>
    <w:sectPr>
      <w:type w:val="nextPage"/>
      <w:pgSz w:w="11906" w:h="16838"/>
      <w:pgMar w:left="1134" w:right="1134" w:header="0" w:top="1134" w:footer="0" w:bottom="1134" w:gutter="0"/>
      <w:pgNumType w:fmt="decimal"/>
      <w:formProt w:val="false"/>
      <w:textDirection w:val="lrTb"/>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default"/>
  </w:font>
</w:fonts>
</file>

<file path=word/settings.xml><?xml version="1.0" encoding="utf-8"?>
<w:settings xmlns:w="http://schemas.openxmlformats.org/wordprocessingml/2006/main">
  <w:zoom w:percent="75"/>
  <w:defaultTabStop w:val="709"/>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Noto Sans CJK SC Regular" w:cs="FreeSans"/>
        <w:kern w:val="2"/>
        <w:sz w:val="24"/>
        <w:szCs w:val="24"/>
        <w:lang w:val="en-US" w:eastAsia="zh-CN" w:bidi="hi-IN"/>
      </w:rPr>
    </w:rPrDefault>
    <w:pPrDefault>
      <w:pPr>
        <w:widowControl/>
      </w:pPr>
    </w:pPrDefault>
  </w:docDefaults>
  <w:style w:type="paragraph" w:styleId="Normal">
    <w:name w:val="Normal"/>
    <w:qFormat/>
    <w:pPr>
      <w:widowControl/>
    </w:pPr>
    <w:rPr>
      <w:rFonts w:ascii="Times New Roman" w:hAnsi="Times New Roman" w:eastAsia="Noto Sans CJK SC Regular" w:cs="FreeSans"/>
      <w:color w:val="auto"/>
      <w:kern w:val="2"/>
      <w:sz w:val="24"/>
      <w:szCs w:val="24"/>
      <w:lang w:val="en-US" w:eastAsia="zh-CN" w:bidi="hi-IN"/>
    </w:rPr>
  </w:style>
  <w:style w:type="paragraph" w:styleId="Heading">
    <w:name w:val="Heading"/>
    <w:basedOn w:val="Normal"/>
    <w:next w:val="TextBody"/>
    <w:qFormat/>
    <w:pPr>
      <w:keepNext w:val="true"/>
      <w:spacing w:before="240" w:after="120"/>
    </w:pPr>
    <w:rPr>
      <w:rFonts w:ascii="Times New Roman" w:hAnsi="Times New Roman" w:eastAsia="Noto Sans CJK SC Regular" w:cs="FreeSans"/>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ascii="Times New Roman" w:hAnsi="Times New Roman" w:cs="FreeSans"/>
    </w:rPr>
  </w:style>
  <w:style w:type="paragraph" w:styleId="Caption">
    <w:name w:val="Caption"/>
    <w:basedOn w:val="Normal"/>
    <w:qFormat/>
    <w:pPr>
      <w:suppressLineNumbers/>
      <w:spacing w:before="120" w:after="120"/>
    </w:pPr>
    <w:rPr>
      <w:rFonts w:ascii="Times New Roman" w:hAnsi="Times New Roman" w:cs="FreeSans"/>
      <w:i/>
      <w:iCs/>
      <w:sz w:val="24"/>
      <w:szCs w:val="24"/>
    </w:rPr>
  </w:style>
  <w:style w:type="paragraph" w:styleId="Index">
    <w:name w:val="Index"/>
    <w:basedOn w:val="Normal"/>
    <w:qFormat/>
    <w:pPr>
      <w:suppressLineNumbers/>
    </w:pPr>
    <w:rPr>
      <w:rFonts w:ascii="Times New Roman" w:hAnsi="Times New Roman" w:cs="FreeSans"/>
    </w:r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ntTable" Target="fontTable.xml"/><Relationship Id="rId3"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
  <TotalTime>10</TotalTime>
  <Application>LibreOffice/6.1.4.2$Linux_X86_64 LibreOffice_project/9d0f32d1f0b509096fd65e0d4bec26ddd1938fd3</Application>
  <Pages>1</Pages>
  <Words>5</Words>
  <Characters>23</Characters>
  <CharactersWithSpaces>30</CharactersWithSpaces>
  <Paragraphs>5</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4-08T16:48:37Z</dcterms:created>
  <dc:creator/>
  <dc:description/>
  <dc:language>en-US</dc:language>
  <cp:lastModifiedBy/>
  <dcterms:modified xsi:type="dcterms:W3CDTF">2019-04-08T16:58:58Z</dcterms:modified>
  <cp:revision>1</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csl.mendeley.com/styles/495147981/stiki-indonesia-referensi</vt:lpwstr>
  </property>
  <property fmtid="{D5CDD505-2E9C-101B-9397-08002B2CF9AE}" pid="3" name="Mendeley Document_1">
    <vt:lpwstr>True</vt:lpwstr>
  </property>
  <property fmtid="{D5CDD505-2E9C-101B-9397-08002B2CF9AE}" pid="4" name="Mendeley Unique User Id_1">
    <vt:lpwstr>ea872a40-98b9-364e-bf0d-7b3934127ae1</vt:lpwstr>
  </property>
  <property fmtid="{D5CDD505-2E9C-101B-9397-08002B2CF9AE}" pid="5" name="Mendeley_Bookmark_KkJa5Vhaiw_1">
    <vt:lpwstr>ADDIN CSL_CITATION {"properties": {"noteIndex": 0}, "citationItems": [{"id": "ITEM-1", "uris": ["http://www.mendeley.com/documents/?uuid=65bd1169-0fe9-4074-ae7e-bcbc5e50b1bf"], "itemData": {"id": "ITEM-1", "page": "32-41", "author": [{"parse-names": false</vt:lpwstr>
  </property>
  <property fmtid="{D5CDD505-2E9C-101B-9397-08002B2CF9AE}" pid="6" name="Mendeley_Bookmark_KkJa5Vhaiw_2">
    <vt:lpwstr>, "non-dropping-particle": "", "suffix": "", "given": "Dhita Prima", "family": "Kusuma", "dropping-particle": ""}, {"parse-names": false, "non-dropping-particle": "", "suffix": "", "given": "Yuli", "family": "Astuti", "dropping-particle": ""}, {"parse-nam</vt:lpwstr>
  </property>
  <property fmtid="{D5CDD505-2E9C-101B-9397-08002B2CF9AE}" pid="7" name="Mendeley_Bookmark_KkJa5Vhaiw_3">
    <vt:lpwstr>es": false, "non-dropping-particle": "", "suffix": "", "given": "Condong", "family": "Catur", "dropping-particle": ""}], "issued": {"date-parts": [["2017"]]}, "title": "Sistem Pengolahan Data Bank Sampah ( Study Kasus : Bank Sampah Bangkit Pondok I Ngempl</vt:lpwstr>
  </property>
  <property fmtid="{D5CDD505-2E9C-101B-9397-08002B2CF9AE}" pid="8" name="Mendeley_Bookmark_KkJa5Vhaiw_4">
    <vt:lpwstr>ak Sleman )", "container-title": "Jurnal Manajemen dan Informatika Pelita Penusa", "abstract": "Sistem pengolahan data merupakan aplikasi untuk memudahkan pengolahan data secara detail serta meminimalkan kesalahan entri dan keluaran data. Dengan sistem pe</vt:lpwstr>
  </property>
  <property fmtid="{D5CDD505-2E9C-101B-9397-08002B2CF9AE}" pid="9" name="Mendeley_Bookmark_KkJa5Vhaiw_5">
    <vt:lpwstr>ngolahan data ini memungkinkan penyajian hasil data dengan cepat dan akurat seperti yang kita inginkan. Sehingga agen dan pelanggan lebih mudah dan cepat melihat transaksi lebih aman. Tujuan dari penulisan ini adalah untuk merancang dan membuat sistem pen</vt:lpwstr>
  </property>
  <property fmtid="{D5CDD505-2E9C-101B-9397-08002B2CF9AE}" pid="10" name="Mendeley_Bookmark_KkJa5Vhaiw_6">
    <vt:lpwstr>golahan data yang dibutuhkan Bank Sampah Bangkit Pondok I, karena masih memproses data transaksi secara manual. Sehingga para pengelola bank limbah dan pelanggan mengalami kesulitan saat melakukan transaksi dengan aman dan meminimalisasi kesalahan entri d</vt:lpwstr>
  </property>
  <property fmtid="{D5CDD505-2E9C-101B-9397-08002B2CF9AE}" pid="11" name="Mendeley_Bookmark_KkJa5Vhaiw_7">
    <vt:lpwstr>ata, dan pengelola bank akan lebih mudah membuat laporan transaksi yang diinginkan. Dengan sistem pengolahan data diharapkan dapat mempermudah transaksi, kemudahan melihat data yang dibutuhkan pelanggan dan tempat sampah bank. Sehingga dapat meningkatkan </vt:lpwstr>
  </property>
  <property fmtid="{D5CDD505-2E9C-101B-9397-08002B2CF9AE}" pid="12" name="Mendeley_Bookmark_KkJa5Vhaiw_8">
    <vt:lpwstr>keamanan dan kepercayaan nasabah terhadap sampah bank, dan tercapainya transaksi yang lebih aman terhadap kesalahan data.", "type": "article-journal", "issue": "1", "volume": "21"}}], "schema": "https://github.com/citation-style-language/schema/raw/master</vt:lpwstr>
  </property>
  <property fmtid="{D5CDD505-2E9C-101B-9397-08002B2CF9AE}" pid="13" name="Mendeley_Bookmark_KkJa5Vhaiw_9">
    <vt:lpwstr>/csl-citation.json", "mendeley": {"formattedCitation": "(Kusuma dkk., 2017)", "previouslyFormattedCitation": "(Kusuma dkk., 2017)", "plainTextFormattedCitation": "(Kusuma dkk., 2017)", "manualFormatting": "(Kusuma dkk., 2017)."}}</vt:lpwstr>
  </property>
  <property fmtid="{D5CDD505-2E9C-101B-9397-08002B2CF9AE}" pid="14" name="Mendeley_Bookmark_Pcz2bcyNh3_1">
    <vt:lpwstr>ADDIN CSL_CITATION {"properties": {"noteIndex": 0}, "citationItems": [{"id": "ITEM-1", "uris": ["http://www.mendeley.com/documents/?uuid=65bd1169-0fe9-4074-ae7e-bcbc5e50b1bf"], "itemData": {"id": "ITEM-1", "page": "32-41", "author": [{"parse-names": false</vt:lpwstr>
  </property>
  <property fmtid="{D5CDD505-2E9C-101B-9397-08002B2CF9AE}" pid="15" name="Mendeley_Bookmark_Pcz2bcyNh3_2">
    <vt:lpwstr>, "non-dropping-particle": "", "suffix": "", "given": "Dhita Prima", "family": "Kusuma", "dropping-particle": ""}, {"parse-names": false, "non-dropping-particle": "", "suffix": "", "given": "Yuli", "family": "Astuti", "dropping-particle": ""}, {"parse-nam</vt:lpwstr>
  </property>
  <property fmtid="{D5CDD505-2E9C-101B-9397-08002B2CF9AE}" pid="16" name="Mendeley_Bookmark_Pcz2bcyNh3_3">
    <vt:lpwstr>es": false, "non-dropping-particle": "", "suffix": "", "given": "Condong", "family": "Catur", "dropping-particle": ""}], "issued": {"date-parts": [["2017"]]}, "title": "Sistem Pengolahan Data Bank Sampah ( Study Kasus : Bank Sampah Bangkit Pondok I Ngempl</vt:lpwstr>
  </property>
  <property fmtid="{D5CDD505-2E9C-101B-9397-08002B2CF9AE}" pid="17" name="Mendeley_Bookmark_Pcz2bcyNh3_4">
    <vt:lpwstr>ak Sleman )", "container-title": "Jurnal Manajemen dan Informatika Pelita Penusa", "abstract": "Sistem pengolahan data merupakan aplikasi untuk memudahkan pengolahan data secara detail serta meminimalkan kesalahan entri dan keluaran data. Dengan sistem pe</vt:lpwstr>
  </property>
  <property fmtid="{D5CDD505-2E9C-101B-9397-08002B2CF9AE}" pid="18" name="Mendeley_Bookmark_Pcz2bcyNh3_5">
    <vt:lpwstr>ngolahan data ini memungkinkan penyajian hasil data dengan cepat dan akurat seperti yang kita inginkan. Sehingga agen dan pelanggan lebih mudah dan cepat melihat transaksi lebih aman. Tujuan dari penulisan ini adalah untuk merancang dan membuat sistem pen</vt:lpwstr>
  </property>
  <property fmtid="{D5CDD505-2E9C-101B-9397-08002B2CF9AE}" pid="19" name="Mendeley_Bookmark_Pcz2bcyNh3_6">
    <vt:lpwstr>golahan data yang dibutuhkan Bank Sampah Bangkit Pondok I, karena masih memproses data transaksi secara manual. Sehingga para pengelola bank limbah dan pelanggan mengalami kesulitan saat melakukan transaksi dengan aman dan meminimalisasi kesalahan entri d</vt:lpwstr>
  </property>
  <property fmtid="{D5CDD505-2E9C-101B-9397-08002B2CF9AE}" pid="20" name="Mendeley_Bookmark_Pcz2bcyNh3_7">
    <vt:lpwstr>ata, dan pengelola bank akan lebih mudah membuat laporan transaksi yang diinginkan. Dengan sistem pengolahan data diharapkan dapat mempermudah transaksi, kemudahan melihat data yang dibutuhkan pelanggan dan tempat sampah bank. Sehingga dapat meningkatkan </vt:lpwstr>
  </property>
  <property fmtid="{D5CDD505-2E9C-101B-9397-08002B2CF9AE}" pid="21" name="Mendeley_Bookmark_Pcz2bcyNh3_8">
    <vt:lpwstr>keamanan dan kepercayaan nasabah terhadap sampah bank, dan tercapainya transaksi yang lebih aman terhadap kesalahan data.", "type": "article-journal", "issue": "1", "volume": "21"}}], "schema": "https://github.com/citation-style-language/schema/raw/master</vt:lpwstr>
  </property>
  <property fmtid="{D5CDD505-2E9C-101B-9397-08002B2CF9AE}" pid="22" name="Mendeley_Bookmark_Pcz2bcyNh3_9">
    <vt:lpwstr>/csl-citation.json", "mendeley": {"formattedCitation": "(Kusuma dkk., 2017)", "previouslyFormattedCitation": "(Kusuma dkk., 2017)", "plainTextFormattedCitation": "(Kusuma dkk., 2017)", "manualFormatting": "(Kusuma dkk., 2017)."}}</vt:lpwstr>
  </property>
  <property fmtid="{D5CDD505-2E9C-101B-9397-08002B2CF9AE}" pid="23" name="Mendeley_Bookmark_jM9mPrrCnY_1">
    <vt:lpwstr>ADDIN CSL_CITATION {"properties": {"noteIndex": 0}, "citationItems": [{"id": "ITEM-1", "uris": ["http://www.mendeley.com/documents/?uuid=65bd1169-0fe9-4074-ae7e-bcbc5e50b1bf"], "itemData": {"id": "ITEM-1", "page": "32-41", "author": [{"parse-names": false</vt:lpwstr>
  </property>
  <property fmtid="{D5CDD505-2E9C-101B-9397-08002B2CF9AE}" pid="24" name="Mendeley_Bookmark_jM9mPrrCnY_2">
    <vt:lpwstr>, "non-dropping-particle": "", "suffix": "", "given": "Dhita Prima", "family": "Kusuma", "dropping-particle": ""}, {"parse-names": false, "non-dropping-particle": "", "suffix": "", "given": "Yuli", "family": "Astuti", "dropping-particle": ""}, {"parse-nam</vt:lpwstr>
  </property>
  <property fmtid="{D5CDD505-2E9C-101B-9397-08002B2CF9AE}" pid="25" name="Mendeley_Bookmark_jM9mPrrCnY_3">
    <vt:lpwstr>es": false, "non-dropping-particle": "", "suffix": "", "given": "Condong", "family": "Catur", "dropping-particle": ""}], "issued": {"date-parts": [["2017"]]}, "title": "Sistem Pengolahan Data Bank Sampah ( Study Kasus : Bank Sampah Bangkit Pondok I Ngempl</vt:lpwstr>
  </property>
  <property fmtid="{D5CDD505-2E9C-101B-9397-08002B2CF9AE}" pid="26" name="Mendeley_Bookmark_jM9mPrrCnY_4">
    <vt:lpwstr>ak Sleman )", "container-title": "Jurnal Manajemen dan Informatika Pelita Penusa", "abstract": "Sistem pengolahan data merupakan aplikasi untuk memudahkan pengolahan data secara detail serta meminimalkan kesalahan entri dan keluaran data. Dengan sistem pe</vt:lpwstr>
  </property>
  <property fmtid="{D5CDD505-2E9C-101B-9397-08002B2CF9AE}" pid="27" name="Mendeley_Bookmark_jM9mPrrCnY_5">
    <vt:lpwstr>ngolahan data ini memungkinkan penyajian hasil data dengan cepat dan akurat seperti yang kita inginkan. Sehingga agen dan pelanggan lebih mudah dan cepat melihat transaksi lebih aman. Tujuan dari penulisan ini adalah untuk merancang dan membuat sistem pen</vt:lpwstr>
  </property>
  <property fmtid="{D5CDD505-2E9C-101B-9397-08002B2CF9AE}" pid="28" name="Mendeley_Bookmark_jM9mPrrCnY_6">
    <vt:lpwstr>golahan data yang dibutuhkan Bank Sampah Bangkit Pondok I, karena masih memproses data transaksi secara manual. Sehingga para pengelola bank limbah dan pelanggan mengalami kesulitan saat melakukan transaksi dengan aman dan meminimalisasi kesalahan entri d</vt:lpwstr>
  </property>
  <property fmtid="{D5CDD505-2E9C-101B-9397-08002B2CF9AE}" pid="29" name="Mendeley_Bookmark_jM9mPrrCnY_7">
    <vt:lpwstr>ata, dan pengelola bank akan lebih mudah membuat laporan transaksi yang diinginkan. Dengan sistem pengolahan data diharapkan dapat mempermudah transaksi, kemudahan melihat data yang dibutuhkan pelanggan dan tempat sampah bank. Sehingga dapat meningkatkan </vt:lpwstr>
  </property>
  <property fmtid="{D5CDD505-2E9C-101B-9397-08002B2CF9AE}" pid="30" name="Mendeley_Bookmark_jM9mPrrCnY_8">
    <vt:lpwstr>keamanan dan kepercayaan nasabah terhadap sampah bank, dan tercapainya transaksi yang lebih aman terhadap kesalahan data.", "type": "article-journal", "issue": "1", "volume": "21"}}], "schema": "https://github.com/citation-style-language/schema/raw/master</vt:lpwstr>
  </property>
  <property fmtid="{D5CDD505-2E9C-101B-9397-08002B2CF9AE}" pid="31" name="Mendeley_Bookmark_jM9mPrrCnY_9">
    <vt:lpwstr>/csl-citation.json", "mendeley": {"formattedCitation": "(Kusuma dkk., 2017)", "previouslyFormattedCitation": "(Kusuma dkk., 2017)", "plainTextFormattedCitation": "(Kusuma dkk., 2017)", "manualFormatting": "(Kusuma dkk., 2017)."}}</vt:lpwstr>
  </property>
</Properties>
</file>